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Al Mulhim &amp; Eldokhny,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w:t>
      </w:r>
      <w:proofErr w:type="spellStart"/>
      <w:r w:rsidR="00A4683F">
        <w:rPr>
          <w:lang w:val="sl-SI"/>
        </w:rPr>
        <w:t>anksioznost</w:t>
      </w:r>
      <w:proofErr w:type="spellEnd"/>
      <w:r w:rsidR="00A4683F">
        <w:rPr>
          <w:lang w:val="sl-SI"/>
        </w:rPr>
        <w:t xml:space="preserve">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proofErr w:type="spellStart"/>
      <w:r w:rsidR="00B279D0">
        <w:rPr>
          <w:lang w:val="sl-SI"/>
        </w:rPr>
        <w:t>Myers-Briggs</w:t>
      </w:r>
      <w:proofErr w:type="spellEnd"/>
      <w:r w:rsidR="00B279D0">
        <w:rPr>
          <w:lang w:val="sl-SI"/>
        </w:rPr>
        <w:t xml:space="preserve"> </w:t>
      </w:r>
      <w:proofErr w:type="spellStart"/>
      <w:r w:rsidR="00B279D0">
        <w:rPr>
          <w:lang w:val="sl-SI"/>
        </w:rPr>
        <w:t>Type</w:t>
      </w:r>
      <w:proofErr w:type="spellEnd"/>
      <w:r w:rsidR="00B279D0">
        <w:rPr>
          <w:lang w:val="sl-SI"/>
        </w:rPr>
        <w:t xml:space="preserve"> </w:t>
      </w:r>
      <w:proofErr w:type="spellStart"/>
      <w:r w:rsidR="00B279D0">
        <w:rPr>
          <w:lang w:val="sl-SI"/>
        </w:rPr>
        <w:t>Indicator</w:t>
      </w:r>
      <w:proofErr w:type="spellEnd"/>
      <w:r w:rsidR="00B279D0">
        <w:rPr>
          <w:lang w:val="sl-SI"/>
        </w:rPr>
        <w:t xml:space="preserve"> (MBTI) meri osebnosti tip (v literaturi tudi kognitivni stil) v štirih dimenzijah: </w:t>
      </w:r>
      <w:proofErr w:type="spellStart"/>
      <w:r w:rsidR="00B279D0">
        <w:rPr>
          <w:lang w:val="sl-SI"/>
        </w:rPr>
        <w:t>Ekstroverzija-introverzija</w:t>
      </w:r>
      <w:proofErr w:type="spellEnd"/>
      <w:r w:rsidR="00B279D0">
        <w:rPr>
          <w:lang w:val="sl-SI"/>
        </w:rPr>
        <w:t xml:space="preserve">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w:t>
      </w:r>
      <w:proofErr w:type="spellStart"/>
      <w:r w:rsidR="00CC7A0F">
        <w:rPr>
          <w:lang w:val="sl-SI"/>
        </w:rPr>
        <w:t>anksioznost</w:t>
      </w:r>
      <w:proofErr w:type="spellEnd"/>
      <w:r w:rsidR="00CC7A0F">
        <w:rPr>
          <w:lang w:val="sl-SI"/>
        </w:rPr>
        <w:t xml:space="preserve">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Klados et al.,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Vallée-Tourangeau et al.,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Batton, 2010; Rafiei Taba Zavareh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663DC8C9" w:rsidR="00C36F65" w:rsidRDefault="00C36F65" w:rsidP="00CC7A0F">
      <w:pPr>
        <w:rPr>
          <w:lang w:val="sl-SI"/>
        </w:rPr>
      </w:pPr>
      <w:r>
        <w:rPr>
          <w:lang w:val="sl-SI"/>
        </w:rPr>
        <w:t>Nek kratek odstavek, ki uvede metodologijo strojnega učenja / rudarjenja podatkov in poveže zgoraj/spodaj... Npr.: Kot vidimo iz zgornje literature ima veliko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025C8D51"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xml:space="preserve">. Kontrastno je strojno učenje </w:t>
      </w:r>
      <w:proofErr w:type="spellStart"/>
      <w:r w:rsidR="00F15B7D">
        <w:rPr>
          <w:lang w:val="sl-SI"/>
        </w:rPr>
        <w:t>pveja</w:t>
      </w:r>
      <w:proofErr w:type="spellEnd"/>
      <w:r w:rsidR="00F15B7D">
        <w:rPr>
          <w:lang w:val="sl-SI"/>
        </w:rPr>
        <w:t xml:space="preserve"> umetne inteligence, ki se osredotoča na modele napovedi s tem, da omogoči stroju (računalniku) lastno učenje iz podatkov z namenom ustvariti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OgRRMy3M","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F15B7D" w:rsidRPr="00F15B7D">
        <w:rPr>
          <w:rFonts w:ascii="Calibri" w:hAnsi="Calibri" w:cs="Calibri"/>
        </w:rPr>
        <w:t>(Candanedo et al., 2018)</w:t>
      </w:r>
      <w:r w:rsidR="00F15B7D">
        <w:rPr>
          <w:lang w:val="sl-SI"/>
        </w:rPr>
        <w:fldChar w:fldCharType="end"/>
      </w:r>
      <w:r w:rsidR="00F15B7D">
        <w:rPr>
          <w:lang w:val="sl-SI"/>
        </w:rPr>
        <w:t xml:space="preserve">. Strojno učenje tako zavzema mnogo učnih paradigem, vključno s procesom klasifikacije 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750CD9">
        <w:rPr>
          <w:lang w:val="sl-SI"/>
        </w:rPr>
        <w:instrText xml:space="preserve"> ADDIN ZOTERO_ITEM CSL_CITATION {"citationID":"rDbNzuLw","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750CD9" w:rsidRPr="00750CD9">
        <w:rPr>
          <w:rFonts w:ascii="Calibri" w:hAnsi="Calibri" w:cs="Calibri"/>
        </w:rPr>
        <w:t>(Shaik et al.,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34366C2B"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Pr>
          <w:lang w:val="sl-SI"/>
        </w:rPr>
        <w:instrText xml:space="preserve"> ADDIN ZOTERO_ITEM CSL_CITATION {"citationID":"d2BbmNpH","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Pr="00641F94">
        <w:rPr>
          <w:rFonts w:ascii="Calibri" w:hAnsi="Calibri" w:cs="Calibri"/>
        </w:rPr>
        <w:t>(Holmes et al.,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1E171A">
        <w:rPr>
          <w:lang w:val="sl-SI"/>
        </w:rPr>
        <w:instrText xml:space="preserve"> ADDIN ZOTERO_ITEM CSL_CITATION {"citationID":"KrH82LqT","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E171A" w:rsidRPr="001E171A">
        <w:rPr>
          <w:rFonts w:ascii="Calibri" w:hAnsi="Calibri" w:cs="Calibri"/>
        </w:rPr>
        <w:t>(Ofori et al., 2020; Qazdar et al., 2019; Rastrollo-Guerrero et al.,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xml:space="preserve">, identifikacijo učencev, ki kakorkoli nazadujejo (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937274">
        <w:rPr>
          <w:lang w:val="sl-SI"/>
        </w:rPr>
        <w:instrText xml:space="preserve"> ADDIN ZOTERO_ITEM CSL_CITATION {"citationID":"Vhp2B4rk","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937274" w:rsidRPr="00937274">
        <w:rPr>
          <w:rFonts w:ascii="Calibri" w:hAnsi="Calibri" w:cs="Calibri"/>
        </w:rPr>
        <w:t>(Adnan et al., 2021; Chui et al.,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937274">
        <w:rPr>
          <w:lang w:val="sl-SI"/>
        </w:rPr>
        <w:instrText xml:space="preserve"> ADDIN ZOTERO_ITEM CSL_CITATION {"citationID":"pYR59iMG","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937274" w:rsidRPr="00937274">
        <w:rPr>
          <w:rFonts w:ascii="Calibri" w:hAnsi="Calibri" w:cs="Calibri"/>
        </w:rPr>
        <w:t>(Luan &amp; Tsai, 2021; Stimpson &amp; Cummings, 2014; Tsai et al.,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937274">
        <w:rPr>
          <w:lang w:val="sl-SI"/>
        </w:rPr>
        <w:instrText xml:space="preserve"> ADDIN ZOTERO_ITEM CSL_CITATION {"citationID":"ApUi15xP","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937274" w:rsidRPr="00937274">
        <w:rPr>
          <w:rFonts w:ascii="Calibri" w:hAnsi="Calibri" w:cs="Calibri"/>
        </w:rPr>
        <w:t>(Abana, 2019; Bhusal, 2021; Cortez &amp; Silva, 2008; Kotsiantis et al., 2004; Minaei-Bidgoli et al.,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74556F">
        <w:rPr>
          <w:lang w:val="sl-SI"/>
        </w:rPr>
        <w:instrText xml:space="preserve"> ADDIN ZOTERO_ITEM CSL_CITATION {"citationID":"sIH2qcO6","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74556F" w:rsidRPr="0074556F">
        <w:rPr>
          <w:rFonts w:ascii="Calibri" w:hAnsi="Calibri" w:cs="Calibri"/>
        </w:rPr>
        <w:t>(Lu et al., 2020; Luan &amp; Tsai, 2021)</w:t>
      </w:r>
      <w:r w:rsidR="00C70034">
        <w:rPr>
          <w:lang w:val="sl-SI"/>
        </w:rPr>
        <w:fldChar w:fldCharType="end"/>
      </w:r>
      <w:r w:rsidR="0074556F">
        <w:rPr>
          <w:lang w:val="sl-SI"/>
        </w:rPr>
        <w:t xml:space="preserve">. Več študij je bilo narejenih s ciljem identificirati ključne </w:t>
      </w:r>
      <w:proofErr w:type="spellStart"/>
      <w:r w:rsidR="0074556F">
        <w:rPr>
          <w:lang w:val="sl-SI"/>
        </w:rPr>
        <w:t>značilke</w:t>
      </w:r>
      <w:proofErr w:type="spellEnd"/>
      <w:r w:rsidR="0074556F">
        <w:rPr>
          <w:lang w:val="sl-SI"/>
        </w:rPr>
        <w:t xml:space="preserve"> v učnem okolju uporabe različnih učnih metod </w:t>
      </w:r>
      <w:r w:rsidR="0074556F">
        <w:rPr>
          <w:lang w:val="sl-SI"/>
        </w:rPr>
        <w:fldChar w:fldCharType="begin"/>
      </w:r>
      <w:r w:rsidR="0074556F">
        <w:rPr>
          <w:lang w:val="sl-SI"/>
        </w:rPr>
        <w:instrText xml:space="preserve"> ADDIN ZOTERO_ITEM CSL_CITATION {"citationID":"DR203mX9","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74556F" w:rsidRPr="0074556F">
        <w:rPr>
          <w:rFonts w:ascii="Calibri" w:hAnsi="Calibri" w:cs="Calibri"/>
        </w:rPr>
        <w:t>(Hodges, 2018; Humphrey et al., 2009; Moradi et al.,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151B9D7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8503AC">
        <w:rPr>
          <w:lang w:val="sl-SI"/>
        </w:rPr>
        <w:instrText xml:space="preserve"> ADDIN ZOTERO_ITEM CSL_CITATION {"citationID":"deUlYhAB","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8503AC" w:rsidRPr="008503AC">
        <w:rPr>
          <w:rFonts w:ascii="Calibri" w:hAnsi="Calibri" w:cs="Calibri"/>
          <w:kern w:val="0"/>
        </w:rPr>
        <w:t>(</w:t>
      </w:r>
      <w:r w:rsidR="008503AC" w:rsidRPr="008503AC">
        <w:rPr>
          <w:rFonts w:ascii="Calibri" w:hAnsi="Calibri" w:cs="Calibri"/>
          <w:i/>
          <w:iCs/>
          <w:kern w:val="0"/>
        </w:rPr>
        <w:t>American Association for the Advancement of Science (AAAS)</w:t>
      </w:r>
      <w:r w:rsidR="008503AC" w:rsidRPr="008503AC">
        <w:rPr>
          <w:rFonts w:ascii="Calibri" w:hAnsi="Calibri" w:cs="Calibri"/>
          <w:kern w:val="0"/>
        </w:rPr>
        <w:t>, n.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w:t>
      </w:r>
      <w:r w:rsidR="00F94CDD">
        <w:rPr>
          <w:lang w:val="sl-SI"/>
        </w:rPr>
        <w:lastRenderedPageBreak/>
        <w:t xml:space="preserve">raziskave, tudi na naših tleh, je pa področje edukacije tisto, kjer je uporabo treba morda še spodbuditi. Se pa o tem že govori, na primer </w:t>
      </w:r>
      <w:r w:rsidR="00F94CDD">
        <w:rPr>
          <w:lang w:val="sl-SI"/>
        </w:rPr>
        <w:fldChar w:fldCharType="begin"/>
      </w:r>
      <w:r w:rsidR="00F94CDD">
        <w:rPr>
          <w:lang w:val="sl-SI"/>
        </w:rPr>
        <w:instrText xml:space="preserve"> ADDIN ZOTERO_ITEM CSL_CITATION {"citationID":"YsWZr1Cv","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F94CDD" w:rsidRPr="00F94CDD">
        <w:rPr>
          <w:rFonts w:ascii="Calibri" w:hAnsi="Calibri" w:cs="Calibri"/>
          <w:kern w:val="0"/>
        </w:rPr>
        <w:t>(Govekar-Okoliš et al.,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0068184D"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lastRenderedPageBreak/>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7B357699"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7D24A856" w:rsidR="00BB3011" w:rsidRDefault="00BB3011" w:rsidP="00CF3060">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lastRenderedPageBreak/>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10C4052"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8C6966">
        <w:instrText xml:space="preserve"> ADDIN ZOTERO_ITEM CSL_CITATION {"citationID":"dWbA9KhO","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8C6966" w:rsidRPr="008C6966">
        <w:rPr>
          <w:rFonts w:ascii="Calibri" w:hAnsi="Calibri" w:cs="Calibri"/>
        </w:rPr>
        <w:t>(Cho, 2022; Fiorella et al., 2021; Hopko et al., 2003; Primi et al., 2020; Sundre et al., 2012; Yavuz et al.,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74B73562"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2F790B07" w14:textId="657BC617" w:rsidR="009F4AE0" w:rsidRDefault="009F4AE0" w:rsidP="009F4AE0">
      <w:pPr>
        <w:pStyle w:val="ListParagraph"/>
        <w:numPr>
          <w:ilvl w:val="1"/>
          <w:numId w:val="9"/>
        </w:numPr>
      </w:pPr>
      <w:r>
        <w:t xml:space="preserve">Delo v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r>
        <w:t xml:space="preserve">Uvod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0420920A" w14:textId="331BB12E" w:rsidR="000D0863" w:rsidRDefault="000D0863" w:rsidP="009F4AE0">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7F6EBA18" w14:textId="2043F695" w:rsidR="000D0863" w:rsidRDefault="000D0863" w:rsidP="000D0863">
      <w:pPr>
        <w:pStyle w:val="ListParagraph"/>
        <w:numPr>
          <w:ilvl w:val="0"/>
          <w:numId w:val="9"/>
        </w:numPr>
      </w:pPr>
      <w:proofErr w:type="spellStart"/>
      <w:r>
        <w:lastRenderedPageBreak/>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3F0BB33" w14:textId="329D0629" w:rsidR="000D0863" w:rsidRDefault="000D0863" w:rsidP="000D0863">
      <w:pPr>
        <w:pStyle w:val="ListParagraph"/>
        <w:numPr>
          <w:ilvl w:val="1"/>
          <w:numId w:val="9"/>
        </w:numPr>
      </w:pPr>
      <w:proofErr w:type="spellStart"/>
      <w:r>
        <w:t>Rezultati</w:t>
      </w:r>
      <w:proofErr w:type="spellEnd"/>
      <w:r>
        <w:t xml:space="preserve"> in </w:t>
      </w:r>
      <w:proofErr w:type="spellStart"/>
      <w:r>
        <w:t>interpretacija</w:t>
      </w:r>
      <w:proofErr w:type="spellEnd"/>
    </w:p>
    <w:p w14:paraId="672A9606" w14:textId="260897BB"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0AB09050" w14:textId="7C87BE37"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414ABF83" w14:textId="77777777" w:rsidR="008C6966" w:rsidRDefault="00812CAE" w:rsidP="008C6966">
      <w:pPr>
        <w:pStyle w:val="Bibliography"/>
      </w:pPr>
      <w:r>
        <w:fldChar w:fldCharType="begin"/>
      </w:r>
      <w:r w:rsidR="00D11CFA">
        <w:instrText xml:space="preserve"> ADDIN ZOTERO_BIBL {"uncited":[],"omitted":[],"custom":[]} CSL_BIBLIOGRAPHY </w:instrText>
      </w:r>
      <w:r>
        <w:fldChar w:fldCharType="separate"/>
      </w:r>
      <w:r w:rsidR="008C6966">
        <w:t xml:space="preserve">Abana, E. C. (2019). A Decision Tree Approach for Predicting Student Grades in Research Project using Weka. </w:t>
      </w:r>
      <w:r w:rsidR="008C6966">
        <w:rPr>
          <w:i/>
          <w:iCs/>
        </w:rPr>
        <w:t>International Journal of Advanced Computer Science and Applications</w:t>
      </w:r>
      <w:r w:rsidR="008C6966">
        <w:t xml:space="preserve">, </w:t>
      </w:r>
      <w:r w:rsidR="008C6966">
        <w:rPr>
          <w:i/>
          <w:iCs/>
        </w:rPr>
        <w:t>10</w:t>
      </w:r>
      <w:r w:rsidR="008C6966">
        <w:t>(7). https://doi.org/10.14569/IJACSA.2019.0100739</w:t>
      </w:r>
    </w:p>
    <w:p w14:paraId="6BA1C926" w14:textId="77777777" w:rsidR="008C6966" w:rsidRDefault="008C6966" w:rsidP="008C6966">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8AE985D" w14:textId="77777777" w:rsidR="008C6966" w:rsidRDefault="008C6966" w:rsidP="008C6966">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1D17EE72" w14:textId="77777777" w:rsidR="008C6966" w:rsidRDefault="008C6966" w:rsidP="008C6966">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3A2349E8" w14:textId="77777777" w:rsidR="008C6966" w:rsidRDefault="008C6966" w:rsidP="008C6966">
      <w:pPr>
        <w:pStyle w:val="Bibliography"/>
      </w:pPr>
      <w:r>
        <w:lastRenderedPageBreak/>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6D70F7C" w14:textId="77777777" w:rsidR="008C6966" w:rsidRDefault="008C6966" w:rsidP="008C6966">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337A0FD1" w14:textId="77777777" w:rsidR="008C6966" w:rsidRDefault="008C6966" w:rsidP="008C6966">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CBDA3DC" w14:textId="77777777" w:rsidR="008C6966" w:rsidRDefault="008C6966" w:rsidP="008C6966">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2440E15" w14:textId="77777777" w:rsidR="008C6966" w:rsidRDefault="008C6966" w:rsidP="008C6966">
      <w:pPr>
        <w:pStyle w:val="Bibliography"/>
      </w:pPr>
      <w:r>
        <w:rPr>
          <w:i/>
          <w:iCs/>
        </w:rPr>
        <w:t>American Association for the Advancement of Science (AAAS)</w:t>
      </w:r>
      <w:r>
        <w:t>. (n.d.). [Web page]. Library of Congress, Washington, D.C. 20540 USA. Retrieved 11 January 2024, from https://www.loc.gov/item/lcwaN0002953/</w:t>
      </w:r>
    </w:p>
    <w:p w14:paraId="47DD097B" w14:textId="77777777" w:rsidR="008C6966" w:rsidRDefault="008C6966" w:rsidP="008C6966">
      <w:pPr>
        <w:pStyle w:val="Bibliography"/>
      </w:pPr>
      <w:r>
        <w:t xml:space="preserve">Baradwaj, B. K., &amp; Pal, S. (2012). </w:t>
      </w:r>
      <w:r>
        <w:rPr>
          <w:i/>
          <w:iCs/>
        </w:rPr>
        <w:t>Mining Educational Data to Analyze Students’ Performance</w:t>
      </w:r>
      <w:r>
        <w:t xml:space="preserve"> (arXiv:1201.3417). arXiv. https://doi.org/10.48550/arXiv.1201.3417</w:t>
      </w:r>
    </w:p>
    <w:p w14:paraId="05C182F6" w14:textId="77777777" w:rsidR="008C6966" w:rsidRDefault="008C6966" w:rsidP="008C6966">
      <w:pPr>
        <w:pStyle w:val="Bibliography"/>
      </w:pPr>
      <w:r>
        <w:t xml:space="preserve">Batton, M. (2010). The effect of cooperative groups on math anxiety. </w:t>
      </w:r>
      <w:r>
        <w:rPr>
          <w:i/>
          <w:iCs/>
        </w:rPr>
        <w:t>Walden Dissertations and Doctoral Studies</w:t>
      </w:r>
      <w:r>
        <w:t>. https://scholarworks.waldenu.edu/dissertations/822</w:t>
      </w:r>
    </w:p>
    <w:p w14:paraId="6BC9D196" w14:textId="77777777" w:rsidR="008C6966" w:rsidRDefault="008C6966" w:rsidP="008C6966">
      <w:pPr>
        <w:pStyle w:val="Bibliography"/>
      </w:pPr>
      <w:r>
        <w:t xml:space="preserve">Bhusal, A. (2021). </w:t>
      </w:r>
      <w:r>
        <w:rPr>
          <w:i/>
          <w:iCs/>
        </w:rPr>
        <w:t>Predicting Student’s Performance Through Data Mining</w:t>
      </w:r>
      <w:r>
        <w:t>. https://doi.org/10.48550/ARXIV.2112.01247</w:t>
      </w:r>
    </w:p>
    <w:p w14:paraId="387A4681" w14:textId="77777777" w:rsidR="008C6966" w:rsidRDefault="008C6966" w:rsidP="008C6966">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5EF82A1" w14:textId="77777777" w:rsidR="008C6966" w:rsidRDefault="008C6966" w:rsidP="008C6966">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10732412" w14:textId="77777777" w:rsidR="008C6966" w:rsidRDefault="008C6966" w:rsidP="008C6966">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C3B8841" w14:textId="77777777" w:rsidR="008C6966" w:rsidRDefault="008C6966" w:rsidP="008C6966">
      <w:pPr>
        <w:pStyle w:val="Bibliography"/>
      </w:pPr>
      <w:r>
        <w:t xml:space="preserve">Bregant, B. (2023). </w:t>
      </w:r>
      <w:r>
        <w:rPr>
          <w:i/>
          <w:iCs/>
        </w:rPr>
        <w:t>Tandem learning: Student dataset</w:t>
      </w:r>
      <w:r>
        <w:t xml:space="preserve"> (1.0) [dataset]. GitHub. https://github.com/borbregant/ai_tandem_learning</w:t>
      </w:r>
    </w:p>
    <w:p w14:paraId="02E6E48F" w14:textId="77777777" w:rsidR="008C6966" w:rsidRDefault="008C6966" w:rsidP="008C6966">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EDAE53D" w14:textId="77777777" w:rsidR="008C6966" w:rsidRDefault="008C6966" w:rsidP="008C6966">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5E994434" w14:textId="77777777" w:rsidR="008C6966" w:rsidRDefault="008C6966" w:rsidP="008C6966">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8DA7727" w14:textId="77777777" w:rsidR="008C6966" w:rsidRDefault="008C6966" w:rsidP="008C6966">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3019DB1A" w14:textId="77777777" w:rsidR="008C6966" w:rsidRDefault="008C6966" w:rsidP="008C6966">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6AF7364E" w14:textId="77777777" w:rsidR="008C6966" w:rsidRDefault="008C6966" w:rsidP="008C6966">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28EB4194" w14:textId="77777777" w:rsidR="008C6966" w:rsidRDefault="008C6966" w:rsidP="008C6966">
      <w:pPr>
        <w:pStyle w:val="Bibliography"/>
      </w:pPr>
      <w:r>
        <w:t xml:space="preserve">Copeland, J. (2023). Artificial intelligence. In </w:t>
      </w:r>
      <w:r>
        <w:rPr>
          <w:i/>
          <w:iCs/>
        </w:rPr>
        <w:t>Encyclopedia Britannica</w:t>
      </w:r>
      <w:r>
        <w:t>. https://www.britannica.com/technology/artificial-intelligence</w:t>
      </w:r>
    </w:p>
    <w:p w14:paraId="643F8C53" w14:textId="77777777" w:rsidR="008C6966" w:rsidRDefault="008C6966" w:rsidP="008C6966">
      <w:pPr>
        <w:pStyle w:val="Bibliography"/>
      </w:pPr>
      <w:r>
        <w:t xml:space="preserve">Cortez, P., &amp; Silva, A. (2008). </w:t>
      </w:r>
      <w:r>
        <w:rPr>
          <w:i/>
          <w:iCs/>
        </w:rPr>
        <w:t>Using data mining to predict secondary school student performance</w:t>
      </w:r>
      <w:r>
        <w:t>.</w:t>
      </w:r>
    </w:p>
    <w:p w14:paraId="74F749E1" w14:textId="77777777" w:rsidR="008C6966" w:rsidRDefault="008C6966" w:rsidP="008C6966">
      <w:pPr>
        <w:pStyle w:val="Bibliography"/>
      </w:pPr>
      <w:r>
        <w:lastRenderedPageBreak/>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4DDA34FF" w14:textId="77777777" w:rsidR="008C6966" w:rsidRDefault="008C6966" w:rsidP="008C6966">
      <w:pPr>
        <w:pStyle w:val="Bibliography"/>
      </w:pPr>
      <w:r>
        <w:t xml:space="preserve">Druckman, D., &amp; Bjork, R. A. (1991). </w:t>
      </w:r>
      <w:r>
        <w:rPr>
          <w:i/>
          <w:iCs/>
        </w:rPr>
        <w:t>In the Mind’s Eye: Enhancing Human Performance</w:t>
      </w:r>
      <w:r>
        <w:t xml:space="preserve"> (p. 1580). National Academies Press. https://doi.org/10.17226/1580</w:t>
      </w:r>
    </w:p>
    <w:p w14:paraId="47300902" w14:textId="77777777" w:rsidR="008C6966" w:rsidRDefault="008C6966" w:rsidP="008C6966">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18D65A8F" w14:textId="77777777" w:rsidR="008C6966" w:rsidRDefault="008C6966" w:rsidP="008C6966">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25CE8B4" w14:textId="77777777" w:rsidR="008C6966" w:rsidRDefault="008C6966" w:rsidP="008C6966">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158298A" w14:textId="77777777" w:rsidR="008C6966" w:rsidRDefault="008C6966" w:rsidP="008C6966">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E3E7F8D" w14:textId="77777777" w:rsidR="008C6966" w:rsidRDefault="008C6966" w:rsidP="008C6966">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1EB03E22" w14:textId="77777777" w:rsidR="008C6966" w:rsidRDefault="008C6966" w:rsidP="008C6966">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6A4C6621" w14:textId="77777777" w:rsidR="008C6966" w:rsidRDefault="008C6966" w:rsidP="008C6966">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FF700A5" w14:textId="77777777" w:rsidR="008C6966" w:rsidRDefault="008C6966" w:rsidP="008C6966">
      <w:pPr>
        <w:pStyle w:val="Bibliography"/>
      </w:pPr>
      <w:r>
        <w:t xml:space="preserve">Holmes, W., Bialik, M., &amp; Fadel, C. (2019). </w:t>
      </w:r>
      <w:r>
        <w:rPr>
          <w:i/>
          <w:iCs/>
        </w:rPr>
        <w:t>Artificial Intelligence in Education. Promise and Implications for Teaching and Learning.</w:t>
      </w:r>
    </w:p>
    <w:p w14:paraId="11E068B3" w14:textId="77777777" w:rsidR="008C6966" w:rsidRDefault="008C6966" w:rsidP="008C6966">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91D5BB0" w14:textId="77777777" w:rsidR="008C6966" w:rsidRDefault="008C6966" w:rsidP="008C6966">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65365C7" w14:textId="77777777" w:rsidR="008C6966" w:rsidRDefault="008C6966" w:rsidP="008C6966">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87439EA" w14:textId="77777777" w:rsidR="008C6966" w:rsidRDefault="008C6966" w:rsidP="008C6966">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4DDEAFCE" w14:textId="77777777" w:rsidR="008C6966" w:rsidRDefault="008C6966" w:rsidP="008C6966">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730B5DF4" w14:textId="77777777" w:rsidR="008C6966" w:rsidRDefault="008C6966" w:rsidP="008C6966">
      <w:pPr>
        <w:pStyle w:val="Bibliography"/>
      </w:pPr>
      <w:r>
        <w:t xml:space="preserve">Johnson, D. W., &amp; Johnson, R. T. (2011). </w:t>
      </w:r>
      <w:r>
        <w:rPr>
          <w:i/>
          <w:iCs/>
        </w:rPr>
        <w:t>Learning together and alone: Cooperative, competitive, and individualistic learning</w:t>
      </w:r>
      <w:r>
        <w:t xml:space="preserve"> (5. ed. [Repr.]). Allyn and Bacon.</w:t>
      </w:r>
    </w:p>
    <w:p w14:paraId="16205DF8" w14:textId="77777777" w:rsidR="008C6966" w:rsidRDefault="008C6966" w:rsidP="008C6966">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2C19E2D" w14:textId="77777777" w:rsidR="008C6966" w:rsidRDefault="008C6966" w:rsidP="008C6966">
      <w:pPr>
        <w:pStyle w:val="Bibliography"/>
      </w:pPr>
      <w:r>
        <w:lastRenderedPageBreak/>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8DE0F33" w14:textId="77777777" w:rsidR="008C6966" w:rsidRDefault="008C6966" w:rsidP="008C6966">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9F9CBE7" w14:textId="77777777" w:rsidR="008C6966" w:rsidRDefault="008C6966" w:rsidP="008C6966">
      <w:pPr>
        <w:pStyle w:val="Bibliography"/>
      </w:pPr>
      <w:r>
        <w:t xml:space="preserve">Kellaghan, T., &amp; Greaney, V. (2001). </w:t>
      </w:r>
      <w:r>
        <w:rPr>
          <w:i/>
          <w:iCs/>
        </w:rPr>
        <w:t>Using assessment to improve the quality of education</w:t>
      </w:r>
      <w:r>
        <w:t>. UNESCO: International Institute for Educational Planning.</w:t>
      </w:r>
    </w:p>
    <w:p w14:paraId="0F10357D" w14:textId="77777777" w:rsidR="008C6966" w:rsidRDefault="008C6966" w:rsidP="008C6966">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E0A458" w14:textId="77777777" w:rsidR="008C6966" w:rsidRDefault="008C6966" w:rsidP="008C6966">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40DBD0D" w14:textId="77777777" w:rsidR="008C6966" w:rsidRDefault="008C6966" w:rsidP="008C6966">
      <w:pPr>
        <w:pStyle w:val="Bibliography"/>
      </w:pPr>
      <w:r>
        <w:t xml:space="preserve">Kubale, V. (2015). </w:t>
      </w:r>
      <w:r>
        <w:rPr>
          <w:i/>
          <w:iCs/>
        </w:rPr>
        <w:t>Skupinska učna oblika</w:t>
      </w:r>
      <w:r>
        <w:t xml:space="preserve"> (2. dopolnjena izd). Samozal. V. Kubale ; Piko’s Printshop.</w:t>
      </w:r>
    </w:p>
    <w:p w14:paraId="4E1A89F1" w14:textId="77777777" w:rsidR="008C6966" w:rsidRDefault="008C6966" w:rsidP="008C6966">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6B2AC3E1" w14:textId="77777777" w:rsidR="008C6966" w:rsidRDefault="008C6966" w:rsidP="008C6966">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2A98D11" w14:textId="77777777" w:rsidR="008C6966" w:rsidRDefault="008C6966" w:rsidP="008C6966">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1D95A89C" w14:textId="77777777" w:rsidR="008C6966" w:rsidRDefault="008C6966" w:rsidP="008C6966">
      <w:pPr>
        <w:pStyle w:val="Bibliography"/>
      </w:pPr>
      <w:r>
        <w:lastRenderedPageBreak/>
        <w:t xml:space="preserve">Luan, H., &amp; Tsai, C.-C. (2021). A Review of Using Machine Learning Approaches for Precision Education. </w:t>
      </w:r>
      <w:r>
        <w:rPr>
          <w:i/>
          <w:iCs/>
        </w:rPr>
        <w:t>Educational Technology &amp; Society</w:t>
      </w:r>
      <w:r>
        <w:t xml:space="preserve">, </w:t>
      </w:r>
      <w:r>
        <w:rPr>
          <w:i/>
          <w:iCs/>
        </w:rPr>
        <w:t>24</w:t>
      </w:r>
      <w:r>
        <w:t>(1), 250–266.</w:t>
      </w:r>
    </w:p>
    <w:p w14:paraId="11721D93" w14:textId="77777777" w:rsidR="008C6966" w:rsidRDefault="008C6966" w:rsidP="008C6966">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61E54D05" w14:textId="77777777" w:rsidR="008C6966" w:rsidRDefault="008C6966" w:rsidP="008C6966">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4C890A2" w14:textId="77777777" w:rsidR="008C6966" w:rsidRDefault="008C6966" w:rsidP="008C6966">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0D616C33" w14:textId="77777777" w:rsidR="008C6966" w:rsidRDefault="008C6966" w:rsidP="008C6966">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D808FBB" w14:textId="77777777" w:rsidR="008C6966" w:rsidRDefault="008C6966" w:rsidP="008C6966">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816E367" w14:textId="77777777" w:rsidR="008C6966" w:rsidRDefault="008C6966" w:rsidP="008C6966">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11EEAF8" w14:textId="77777777" w:rsidR="008C6966" w:rsidRDefault="008C6966" w:rsidP="008C6966">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3A28EC02" w14:textId="77777777" w:rsidR="008C6966" w:rsidRDefault="008C6966" w:rsidP="008C6966">
      <w:pPr>
        <w:pStyle w:val="Bibliography"/>
      </w:pPr>
      <w:r>
        <w:lastRenderedPageBreak/>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4EF2E03E" w14:textId="77777777" w:rsidR="008C6966" w:rsidRDefault="008C6966" w:rsidP="008C6966">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6918A5B" w14:textId="77777777" w:rsidR="008C6966" w:rsidRDefault="008C6966" w:rsidP="008C6966">
      <w:pPr>
        <w:pStyle w:val="Bibliography"/>
      </w:pPr>
      <w:r>
        <w:t xml:space="preserve">Peklaj, C. (2001). </w:t>
      </w:r>
      <w:r>
        <w:rPr>
          <w:i/>
          <w:iCs/>
        </w:rPr>
        <w:t>Sodelovalno učenje ali Kdaj več glav več ve</w:t>
      </w:r>
      <w:r>
        <w:t xml:space="preserve"> (1. izd., 1. natis). DZS.</w:t>
      </w:r>
    </w:p>
    <w:p w14:paraId="2875AB1D" w14:textId="77777777" w:rsidR="008C6966" w:rsidRDefault="008C6966" w:rsidP="008C6966">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45323A25" w14:textId="77777777" w:rsidR="008C6966" w:rsidRDefault="008C6966" w:rsidP="008C6966">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2ED89A4" w14:textId="77777777" w:rsidR="008C6966" w:rsidRDefault="008C6966" w:rsidP="008C6966">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DC61724" w14:textId="77777777" w:rsidR="008C6966" w:rsidRDefault="008C6966" w:rsidP="008C6966">
      <w:pPr>
        <w:pStyle w:val="Bibliography"/>
      </w:pPr>
      <w:r>
        <w:t xml:space="preserve">Puklek, M. (2001). Skupinsko delo: Kako ga oceniti? </w:t>
      </w:r>
      <w:r>
        <w:rPr>
          <w:i/>
          <w:iCs/>
        </w:rPr>
        <w:t>Didakta</w:t>
      </w:r>
      <w:r>
        <w:t xml:space="preserve">, </w:t>
      </w:r>
      <w:r>
        <w:rPr>
          <w:i/>
          <w:iCs/>
        </w:rPr>
        <w:t>11</w:t>
      </w:r>
      <w:r>
        <w:t>(60/61), 47–51.</w:t>
      </w:r>
    </w:p>
    <w:p w14:paraId="1372B39F" w14:textId="77777777" w:rsidR="008C6966" w:rsidRDefault="008C6966" w:rsidP="008C6966">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326191AF" w14:textId="77777777" w:rsidR="008C6966" w:rsidRDefault="008C6966" w:rsidP="008C6966">
      <w:pPr>
        <w:pStyle w:val="Bibliography"/>
      </w:pPr>
      <w:r>
        <w:t xml:space="preserve">Rafiei Taba Zavareh, S. E., Bagheri, N., &amp; Sabet, M. (2022). Effectiveness of Cooperative Learning on Math Anxiety, Academic Motivation and Academic Buoyancy in High school Students. </w:t>
      </w:r>
      <w:r>
        <w:rPr>
          <w:i/>
          <w:iCs/>
        </w:rPr>
        <w:t xml:space="preserve">Iranian </w:t>
      </w:r>
      <w:r>
        <w:rPr>
          <w:i/>
          <w:iCs/>
        </w:rPr>
        <w:lastRenderedPageBreak/>
        <w:t>Evolutionary and Educational Psychology Journal</w:t>
      </w:r>
      <w:r>
        <w:t xml:space="preserve">, </w:t>
      </w:r>
      <w:r>
        <w:rPr>
          <w:i/>
          <w:iCs/>
        </w:rPr>
        <w:t>4</w:t>
      </w:r>
      <w:r>
        <w:t>(3), 410–421. https://doi.org/10.52547/ieepj.4.3.410</w:t>
      </w:r>
    </w:p>
    <w:p w14:paraId="641EC5E2" w14:textId="77777777" w:rsidR="008C6966" w:rsidRDefault="008C6966" w:rsidP="008C6966">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B9A4ABE" w14:textId="77777777" w:rsidR="008C6966" w:rsidRDefault="008C6966" w:rsidP="008C6966">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932141F" w14:textId="77777777" w:rsidR="008C6966" w:rsidRDefault="008C6966" w:rsidP="008C6966">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513AAC79" w14:textId="77777777" w:rsidR="008C6966" w:rsidRDefault="008C6966" w:rsidP="008C6966">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2F7752C" w14:textId="77777777" w:rsidR="008C6966" w:rsidRDefault="008C6966" w:rsidP="008C6966">
      <w:pPr>
        <w:pStyle w:val="Bibliography"/>
      </w:pPr>
      <w:r>
        <w:t xml:space="preserve">Razdevšek-Pučko, C. (1993). </w:t>
      </w:r>
      <w:r>
        <w:rPr>
          <w:i/>
          <w:iCs/>
        </w:rPr>
        <w:t>Razredna interakcija: Študijsko gradivo za pedagoško psihologijo</w:t>
      </w:r>
      <w:r>
        <w:t>.</w:t>
      </w:r>
    </w:p>
    <w:p w14:paraId="7A57034E" w14:textId="77777777" w:rsidR="008C6966" w:rsidRDefault="008C6966" w:rsidP="008C6966">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726BDDF" w14:textId="77777777" w:rsidR="008C6966" w:rsidRDefault="008C6966" w:rsidP="008C6966">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44EFBA4" w14:textId="77777777" w:rsidR="008C6966" w:rsidRDefault="008C6966" w:rsidP="008C6966">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5187E26" w14:textId="77777777" w:rsidR="008C6966" w:rsidRDefault="008C6966" w:rsidP="008C6966">
      <w:pPr>
        <w:pStyle w:val="Bibliography"/>
      </w:pPr>
      <w:r>
        <w:lastRenderedPageBreak/>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17AC3ACB" w14:textId="77777777" w:rsidR="008C6966" w:rsidRDefault="008C6966" w:rsidP="008C6966">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4558400F" w14:textId="77777777" w:rsidR="008C6966" w:rsidRDefault="008C6966" w:rsidP="008C6966">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659E4FC5" w14:textId="77777777" w:rsidR="008C6966" w:rsidRDefault="008C6966" w:rsidP="008C6966">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5672DFC" w14:textId="77777777" w:rsidR="008C6966" w:rsidRDefault="008C6966" w:rsidP="008C6966">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625BC1DC" w14:textId="77777777" w:rsidR="008C6966" w:rsidRDefault="008C6966" w:rsidP="008C6966">
      <w:pPr>
        <w:pStyle w:val="Bibliography"/>
      </w:pPr>
      <w:r>
        <w:t xml:space="preserve">Smith, A. B., &amp; Irey, R. K. (1974). </w:t>
      </w:r>
      <w:r>
        <w:rPr>
          <w:i/>
          <w:iCs/>
        </w:rPr>
        <w:t>Personality Variables and the Improvement of College Teaching</w:t>
      </w:r>
      <w:r>
        <w:t>. https://eric.ed.gov/?id=ED096313</w:t>
      </w:r>
    </w:p>
    <w:p w14:paraId="7529004B" w14:textId="77777777" w:rsidR="008C6966" w:rsidRDefault="008C6966" w:rsidP="008C6966">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0FD2240" w14:textId="77777777" w:rsidR="008C6966" w:rsidRDefault="008C6966" w:rsidP="008C6966">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4A17C565" w14:textId="77777777" w:rsidR="008C6966" w:rsidRDefault="008C6966" w:rsidP="008C6966">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CFC8CDC" w14:textId="77777777" w:rsidR="008C6966" w:rsidRDefault="008C6966" w:rsidP="008C6966">
      <w:pPr>
        <w:pStyle w:val="Bibliography"/>
      </w:pPr>
      <w:r>
        <w:lastRenderedPageBreak/>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FB48D3E" w14:textId="77777777" w:rsidR="008C6966" w:rsidRDefault="008C6966" w:rsidP="008C6966">
      <w:pPr>
        <w:pStyle w:val="Bibliography"/>
      </w:pPr>
      <w:r>
        <w:t xml:space="preserve">Tomić, A. (2002). </w:t>
      </w:r>
      <w:r>
        <w:rPr>
          <w:i/>
          <w:iCs/>
        </w:rPr>
        <w:t>Spremljanje pouka</w:t>
      </w:r>
      <w:r>
        <w:t xml:space="preserve"> (1. natis). Zavod Republike Slovenije za šolstvo.</w:t>
      </w:r>
    </w:p>
    <w:p w14:paraId="5C9B5BA3" w14:textId="77777777" w:rsidR="008C6966" w:rsidRDefault="008C6966" w:rsidP="008C6966">
      <w:pPr>
        <w:pStyle w:val="Bibliography"/>
      </w:pPr>
      <w:r>
        <w:t xml:space="preserve">Tomić, A. (2003). </w:t>
      </w:r>
      <w:r>
        <w:rPr>
          <w:i/>
          <w:iCs/>
        </w:rPr>
        <w:t>Izbrana poglavja iz didaktike</w:t>
      </w:r>
      <w:r>
        <w:t>.</w:t>
      </w:r>
    </w:p>
    <w:p w14:paraId="4F176D6E" w14:textId="77777777" w:rsidR="008C6966" w:rsidRDefault="008C6966" w:rsidP="008C6966">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0CE0068" w14:textId="77777777" w:rsidR="008C6966" w:rsidRDefault="008C6966" w:rsidP="008C6966">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9F281C2" w14:textId="77777777" w:rsidR="008C6966" w:rsidRDefault="008C6966" w:rsidP="008C6966">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7689923" w14:textId="77777777" w:rsidR="008C6966" w:rsidRDefault="008C6966" w:rsidP="008C6966">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2C7AD41" w14:textId="77777777" w:rsidR="008C6966" w:rsidRDefault="008C6966" w:rsidP="008C6966">
      <w:pPr>
        <w:pStyle w:val="Bibliography"/>
      </w:pPr>
      <w:r>
        <w:t xml:space="preserve">Wahyu Ariani, D. (2013). Personality and Learning Motivation. </w:t>
      </w:r>
      <w:r>
        <w:rPr>
          <w:i/>
          <w:iCs/>
        </w:rPr>
        <w:t>European Journal of Business and Management</w:t>
      </w:r>
      <w:r>
        <w:t xml:space="preserve">, </w:t>
      </w:r>
      <w:r>
        <w:rPr>
          <w:i/>
          <w:iCs/>
        </w:rPr>
        <w:t>5</w:t>
      </w:r>
      <w:r>
        <w:t>.</w:t>
      </w:r>
    </w:p>
    <w:p w14:paraId="014E72C7" w14:textId="77777777" w:rsidR="008C6966" w:rsidRDefault="008C6966" w:rsidP="008C6966">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995FFCE" w14:textId="77777777" w:rsidR="008C6966" w:rsidRDefault="008C6966" w:rsidP="008C6966">
      <w:pPr>
        <w:pStyle w:val="Bibliography"/>
      </w:pPr>
      <w:r>
        <w:lastRenderedPageBreak/>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834E90" w14:textId="77777777" w:rsidR="008C6966" w:rsidRDefault="008C6966" w:rsidP="008C6966">
      <w:pPr>
        <w:pStyle w:val="Bibliography"/>
      </w:pPr>
      <w:r>
        <w:t xml:space="preserve">Wilson, G. L., &amp; Blednick, J. (2011). </w:t>
      </w:r>
      <w:r>
        <w:rPr>
          <w:i/>
          <w:iCs/>
        </w:rPr>
        <w:t>Teaching in tandem: Effective co-teaching in the inclusive classroom</w:t>
      </w:r>
      <w:r>
        <w:t>. ASCD.</w:t>
      </w:r>
    </w:p>
    <w:p w14:paraId="2A69CF9E" w14:textId="77777777" w:rsidR="008C6966" w:rsidRDefault="008C6966" w:rsidP="008C6966">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384EAA0E" w14:textId="77777777" w:rsidR="008C6966" w:rsidRDefault="008C6966" w:rsidP="008C6966">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3CDEA3C4" w14:textId="77777777" w:rsidR="008C6966" w:rsidRDefault="008C6966" w:rsidP="008C6966">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443D7763" w14:textId="77777777" w:rsidR="008C6966" w:rsidRDefault="008C6966" w:rsidP="008C6966">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519DAFF" w14:textId="77777777" w:rsidR="008C6966" w:rsidRDefault="008C6966" w:rsidP="008C6966">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4BF32DCC" w14:textId="77777777" w:rsidR="008C6966" w:rsidRDefault="008C6966" w:rsidP="008C6966">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4B30B7B0" w14:textId="77777777" w:rsidR="008C6966" w:rsidRDefault="008C6966" w:rsidP="008C6966">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52246005" w:rsidR="00423309" w:rsidRDefault="00812CAE" w:rsidP="00F743CF">
      <w:r>
        <w:lastRenderedPageBreak/>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0" w:name="_Ref150947220"/>
      <w:bookmarkStart w:id="1" w:name="_Ref150947223"/>
      <w:bookmarkStart w:id="2" w:name="_Toc154474419"/>
      <w:bookmarkStart w:id="3" w:name="_Toc155777886"/>
      <w:proofErr w:type="spellStart"/>
      <w:r>
        <w:t>Prilog</w:t>
      </w:r>
      <w:bookmarkEnd w:id="0"/>
      <w:bookmarkEnd w:id="1"/>
      <w:r w:rsidR="00B77D6E">
        <w:t>a</w:t>
      </w:r>
      <w:proofErr w:type="spellEnd"/>
      <w:r w:rsidR="00B77D6E">
        <w:t xml:space="preserve"> A</w:t>
      </w:r>
      <w:r w:rsidR="00383408">
        <w:t xml:space="preserve">: </w:t>
      </w:r>
      <w:proofErr w:type="spellStart"/>
      <w:r w:rsidR="00383408">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4661D" w14:textId="77777777" w:rsidR="00124D72" w:rsidRDefault="00124D72" w:rsidP="00AE29F3">
      <w:pPr>
        <w:spacing w:after="0" w:line="240" w:lineRule="auto"/>
      </w:pPr>
      <w:r>
        <w:separator/>
      </w:r>
    </w:p>
  </w:endnote>
  <w:endnote w:type="continuationSeparator" w:id="0">
    <w:p w14:paraId="1849886A" w14:textId="77777777" w:rsidR="00124D72" w:rsidRDefault="00124D7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8D5B0" w14:textId="77777777" w:rsidR="00124D72" w:rsidRDefault="00124D72" w:rsidP="00AE29F3">
      <w:pPr>
        <w:spacing w:after="0" w:line="240" w:lineRule="auto"/>
      </w:pPr>
      <w:r>
        <w:separator/>
      </w:r>
    </w:p>
  </w:footnote>
  <w:footnote w:type="continuationSeparator" w:id="0">
    <w:p w14:paraId="26FC0F4C" w14:textId="77777777" w:rsidR="00124D72" w:rsidRDefault="00124D7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752"/>
    <w:rsid w:val="000506A8"/>
    <w:rsid w:val="00084967"/>
    <w:rsid w:val="00085879"/>
    <w:rsid w:val="00095B8C"/>
    <w:rsid w:val="000A55F5"/>
    <w:rsid w:val="000B5558"/>
    <w:rsid w:val="000B753B"/>
    <w:rsid w:val="000D03F6"/>
    <w:rsid w:val="000D0863"/>
    <w:rsid w:val="000D6412"/>
    <w:rsid w:val="000E06F8"/>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5FF9"/>
    <w:rsid w:val="009C7BF5"/>
    <w:rsid w:val="009D0259"/>
    <w:rsid w:val="009D58D9"/>
    <w:rsid w:val="009E3158"/>
    <w:rsid w:val="009E5B9A"/>
    <w:rsid w:val="009F4AE0"/>
    <w:rsid w:val="009F5527"/>
    <w:rsid w:val="00A150CA"/>
    <w:rsid w:val="00A1566F"/>
    <w:rsid w:val="00A2678E"/>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0D19"/>
    <w:rsid w:val="00C16417"/>
    <w:rsid w:val="00C25EF6"/>
    <w:rsid w:val="00C36F65"/>
    <w:rsid w:val="00C45E18"/>
    <w:rsid w:val="00C55562"/>
    <w:rsid w:val="00C57F1A"/>
    <w:rsid w:val="00C6253E"/>
    <w:rsid w:val="00C70034"/>
    <w:rsid w:val="00C7390B"/>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C6961"/>
    <w:rsid w:val="00EC6B87"/>
    <w:rsid w:val="00EE030D"/>
    <w:rsid w:val="00EE0E42"/>
    <w:rsid w:val="00EE1309"/>
    <w:rsid w:val="00EE53C1"/>
    <w:rsid w:val="00F02E01"/>
    <w:rsid w:val="00F15B7D"/>
    <w:rsid w:val="00F20EA9"/>
    <w:rsid w:val="00F35C98"/>
    <w:rsid w:val="00F45AB6"/>
    <w:rsid w:val="00F50E8A"/>
    <w:rsid w:val="00F62047"/>
    <w:rsid w:val="00F67956"/>
    <w:rsid w:val="00F743CF"/>
    <w:rsid w:val="00F77806"/>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5</TotalTime>
  <Pages>24</Pages>
  <Words>31197</Words>
  <Characters>177826</Characters>
  <Application>Microsoft Office Word</Application>
  <DocSecurity>0</DocSecurity>
  <Lines>1481</Lines>
  <Paragraphs>41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11</cp:revision>
  <cp:lastPrinted>2023-09-30T17:21:00Z</cp:lastPrinted>
  <dcterms:created xsi:type="dcterms:W3CDTF">2023-09-23T17:00:00Z</dcterms:created>
  <dcterms:modified xsi:type="dcterms:W3CDTF">2024-01-1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BaJAj6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